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74BF8040" w:rsidR="000A46B5" w:rsidRDefault="000A46B5">
      <w:pPr>
        <w:rPr>
          <w:b/>
          <w:bCs/>
        </w:rPr>
      </w:pPr>
    </w:p>
    <w:p w14:paraId="71A80A7D" w14:textId="56A74556" w:rsidR="000A46B5" w:rsidRDefault="000A46B5">
      <w:pPr>
        <w:rPr>
          <w:b/>
          <w:bCs/>
        </w:rPr>
      </w:pPr>
    </w:p>
    <w:p w14:paraId="6A1BCBAE" w14:textId="4761D170" w:rsidR="000A46B5" w:rsidRDefault="000A46B5">
      <w:pPr>
        <w:rPr>
          <w:b/>
          <w:bCs/>
        </w:rPr>
      </w:pP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xml:space="preserve">. Forest cover layers were </w:t>
      </w:r>
      <w:r w:rsidRPr="000A46B5">
        <w:lastRenderedPageBreak/>
        <w:t>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w:t>
      </w:r>
      <w:proofErr w:type="spellStart"/>
      <w:r w:rsidR="007739D7" w:rsidRPr="007739D7">
        <w:rPr>
          <w:rFonts w:ascii="Calibri" w:hAnsi="Calibri" w:cs="Calibri"/>
        </w:rPr>
        <w:t>Rudel</w:t>
      </w:r>
      <w:proofErr w:type="spellEnd"/>
      <w:r w:rsidR="007739D7" w:rsidRPr="007739D7">
        <w:rPr>
          <w:rFonts w:ascii="Calibri" w:hAnsi="Calibri" w:cs="Calibri"/>
        </w:rPr>
        <w:t xml:space="preserve"> et al. 2005; </w:t>
      </w:r>
      <w:proofErr w:type="spellStart"/>
      <w:r w:rsidR="007739D7" w:rsidRPr="007739D7">
        <w:rPr>
          <w:rFonts w:ascii="Calibri" w:hAnsi="Calibri" w:cs="Calibri"/>
        </w:rPr>
        <w:t>Lambin</w:t>
      </w:r>
      <w:proofErr w:type="spellEnd"/>
      <w:r w:rsidR="007739D7" w:rsidRPr="007739D7">
        <w:rPr>
          <w:rFonts w:ascii="Calibri" w:hAnsi="Calibri" w:cs="Calibri"/>
        </w:rPr>
        <w:t xml:space="preserve"> &amp; </w:t>
      </w:r>
      <w:proofErr w:type="spellStart"/>
      <w:r w:rsidR="007739D7" w:rsidRPr="007739D7">
        <w:rPr>
          <w:rFonts w:ascii="Calibri" w:hAnsi="Calibri" w:cs="Calibri"/>
        </w:rPr>
        <w:t>Meyfroidt</w:t>
      </w:r>
      <w:proofErr w:type="spellEnd"/>
      <w:r w:rsidR="007739D7" w:rsidRPr="007739D7">
        <w:rPr>
          <w:rFonts w:ascii="Calibri" w:hAnsi="Calibri" w:cs="Calibri"/>
        </w:rPr>
        <w:t xml:space="preserve">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w:t>
      </w:r>
      <w:proofErr w:type="spellStart"/>
      <w:r w:rsidR="007739D7" w:rsidRPr="007739D7">
        <w:rPr>
          <w:rFonts w:ascii="Calibri" w:hAnsi="Calibri" w:cs="Calibri"/>
        </w:rPr>
        <w:t>Chhair</w:t>
      </w:r>
      <w:proofErr w:type="spellEnd"/>
      <w:r w:rsidR="007739D7" w:rsidRPr="007739D7">
        <w:rPr>
          <w:rFonts w:ascii="Calibri" w:hAnsi="Calibri" w:cs="Calibri"/>
        </w:rPr>
        <w:t xml:space="preserve">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DE2591"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77777777" w:rsidR="000A46B5" w:rsidRPr="001E05DC" w:rsidRDefault="00DE2591"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r w:rsidRPr="001E05DC">
        <w:t>Two year time lag:</w:t>
      </w:r>
    </w:p>
    <w:p w14:paraId="1C22ABA0" w14:textId="77777777" w:rsidR="000A46B5" w:rsidRPr="001E05DC" w:rsidRDefault="00DE2591"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01620666" w:rsidR="000A46B5" w:rsidRPr="00274974" w:rsidRDefault="00667CED" w:rsidP="000A46B5">
      <w:pPr>
        <w:rPr>
          <w:i/>
          <w:iCs/>
        </w:rPr>
      </w:pPr>
      <w:r>
        <w:rPr>
          <w:i/>
          <w:iCs/>
        </w:rPr>
        <w:t>Predictors of forest loss</w:t>
      </w:r>
    </w:p>
    <w:p w14:paraId="2CF22172" w14:textId="2F7D1233" w:rsidR="000A46B5" w:rsidRDefault="00F4635E" w:rsidP="000A46B5">
      <w:r>
        <w:t>The models for changes in the rate of forest loss as a function of macroeconomic predictors produced n</w:t>
      </w:r>
      <w:r w:rsidR="000A46B5">
        <w:t>o strong effects (</w:t>
      </w:r>
      <w:r w:rsidR="000A46B5" w:rsidRPr="00045ECA">
        <w:t>Figures S2 – S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t>therefore inference is limited</w:t>
      </w:r>
      <w:r w:rsidR="000A46B5">
        <w:t>.</w:t>
      </w:r>
    </w:p>
    <w:p w14:paraId="5FF9CD15" w14:textId="77777777" w:rsidR="000A46B5" w:rsidRPr="00BA5281" w:rsidRDefault="000A46B5" w:rsidP="000A46B5">
      <w:pPr>
        <w:rPr>
          <w:i/>
          <w:iCs/>
        </w:rPr>
      </w:pPr>
      <w:r>
        <w:rPr>
          <w:i/>
          <w:iCs/>
        </w:rPr>
        <w:t>New economic land concession response</w:t>
      </w:r>
    </w:p>
    <w:p w14:paraId="0D3D8117" w14:textId="5D53C15A" w:rsidR="000A46B5" w:rsidRDefault="000A46B5" w:rsidP="000A46B5">
      <w:r>
        <w:t>There were 287 new ELCs allocated within the study period, with the majority (51%) being designated for rubber production (</w:t>
      </w:r>
      <w:r w:rsidRPr="00045ECA">
        <w:t>Table S</w:t>
      </w:r>
      <w:r>
        <w:t xml:space="preserve">18). The most valuable crop in terms of commodity price during the study period was rubber, with a mean market price of $1743/ton, followed by rice ($348/ton) and sugar ($282/ton, </w:t>
      </w:r>
      <w:r w:rsidRPr="00045ECA">
        <w:t>Table S18</w:t>
      </w:r>
      <w:r>
        <w:t xml:space="preserve">). The most valuable crop in terms of producer (farmgate) prices was sugar with a mean price over the study period of </w:t>
      </w:r>
      <w:commentRangeStart w:id="4"/>
      <w:r>
        <w:t>$2115/ton</w:t>
      </w:r>
      <w:commentRangeEnd w:id="4"/>
      <w:r w:rsidR="00AD70AA">
        <w:rPr>
          <w:rStyle w:val="CommentReference"/>
        </w:rPr>
        <w:commentReference w:id="4"/>
      </w:r>
      <w:r>
        <w:t xml:space="preserve">, followed by rubber ($317/ton) and corn ($197/ton, </w:t>
      </w:r>
      <w:r w:rsidRPr="00045ECA">
        <w:t>Table S</w:t>
      </w:r>
      <w:r>
        <w:t xml:space="preserve">18). The largest effect was for the economic control variable population density, where there were very strong negative effects across all time lags (rate ratios for one-year lag = 0.012, two-year lag = 0.002, three-year lag = 0.0005, </w:t>
      </w:r>
      <w:r w:rsidRPr="00E71D64">
        <w:t xml:space="preserve">Table </w:t>
      </w:r>
      <w:r>
        <w:t xml:space="preserve">3), indicating that new ELCs do not get allocated in areas of high human population density. The largest overall effect excluding control variables was for changes in agricultural proportion of GDP with no time lag and a one-year time lag (no time lag rate ratio = 1.310, and one-year time lag rate ratio = 1.284, </w:t>
      </w:r>
      <w:r w:rsidRPr="005E63DE">
        <w:t>Table 3, Figure 2</w:t>
      </w:r>
      <w:r>
        <w:t xml:space="preserve">). </w:t>
      </w:r>
    </w:p>
    <w:p w14:paraId="0B8DF666" w14:textId="1CD49B8B" w:rsidR="000A46B5" w:rsidRDefault="000A46B5" w:rsidP="000A46B5">
      <w:r>
        <w:t xml:space="preserve">From an economic perspective there were positive relationships between the allocation of new ELCs and increases in the agricultural proportion of GDP and increases in foreign direct investment (one-year time lag rate ratio = 1.004, </w:t>
      </w:r>
      <w:r w:rsidRPr="005E63DE">
        <w:t>Table 3, Figure 2</w:t>
      </w:r>
      <w:r>
        <w:t xml:space="preserve">). These effects suggest ties between both the development of new industrial-scale concessions and the growth of the agricultural sector, and the injection of foreign wealth into the sector via the purchasing of concessions by international companies. There was also a positive relationship between new ELC allocation and increases in development flows to the environment sector (no time lag rate ratio = 1.031). This suggests that in the short-term, investments into the environment sector via development funding (predominantly from international donors) does not reduce the number of new ELC allocations. </w:t>
      </w:r>
    </w:p>
    <w:p w14:paraId="60324C84" w14:textId="4C30D0CF" w:rsidR="000A46B5" w:rsidRDefault="000A46B5" w:rsidP="000A46B5">
      <w:r>
        <w:t xml:space="preserve">There was a negative relationship between new ELC allocation and </w:t>
      </w:r>
      <w:r w:rsidR="00DD2646">
        <w:t>positive changes in</w:t>
      </w:r>
      <w:r>
        <w:t xml:space="preserve"> per capita GDP (one-year time lag rate ratio = 0.985 and two-year time lag rate ratio = 0.974, </w:t>
      </w:r>
      <w:r w:rsidRPr="005E63DE">
        <w:t>Table 3, Figure 2</w:t>
      </w:r>
      <w:r>
        <w:t>). The reduction in ELC allocation as</w:t>
      </w:r>
      <w:r w:rsidR="00DD2646">
        <w:t xml:space="preserve"> change in per capita</w:t>
      </w:r>
      <w:r>
        <w:t xml:space="preserve"> GDP increases,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04AE5D44" w14:textId="38CCFDCB" w:rsidR="000A46B5" w:rsidRDefault="000A46B5" w:rsidP="000A46B5">
      <w:r>
        <w:t>The largest effect within the commodity set was for the change in market price of rice in the same year as the response (no time lag) with a rate ratio of 1.009 (</w:t>
      </w:r>
      <w:r w:rsidRPr="005E63DE">
        <w:t>Table 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w:t>
      </w:r>
    </w:p>
    <w:p w14:paraId="303CB01A" w14:textId="77777777" w:rsidR="000A46B5" w:rsidRDefault="000A46B5" w:rsidP="000A46B5">
      <w:r>
        <w:t xml:space="preserve">There were three negative relationships between ELC allocation and commodity variables, all of which were in the same year as the response (no time lag, </w:t>
      </w:r>
      <w:r w:rsidRPr="005E63DE">
        <w:t>Figure 3</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w:t>
      </w:r>
      <w:r>
        <w:lastRenderedPageBreak/>
        <w:t xml:space="preserve">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33CAA57" w14:textId="77777777" w:rsidR="000A46B5" w:rsidRDefault="000A46B5" w:rsidP="000A46B5">
      <w:r>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1E83030E" w14:textId="77777777"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08E865C2" w:rsidR="009F455B" w:rsidRPr="00B41CFA" w:rsidRDefault="009F455B" w:rsidP="009F455B">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In some cases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017EFCC3" w14:textId="77777777"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091D4618" w:rsidR="009F455B" w:rsidRDefault="009F455B" w:rsidP="009F455B">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r w:rsidR="00C65931">
        <w:rPr>
          <w:b/>
          <w:bCs/>
          <w:sz w:val="20"/>
          <w:szCs w:val="20"/>
        </w:rPr>
        <w:t xml:space="preserve"> Models </w:t>
      </w:r>
      <w:r w:rsidR="00DE2591">
        <w:rPr>
          <w:b/>
          <w:bCs/>
          <w:sz w:val="20"/>
          <w:szCs w:val="20"/>
        </w:rPr>
        <w:t>had Poisson error structures with a log link, and so points and predictions were back-transformed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5"/>
      <w:commentRangeStart w:id="6"/>
      <w:r>
        <w:rPr>
          <w:noProof/>
        </w:rPr>
        <w:lastRenderedPageBreak/>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5"/>
      <w:r>
        <w:rPr>
          <w:rStyle w:val="CommentReference"/>
        </w:rPr>
        <w:commentReference w:id="5"/>
      </w:r>
      <w:commentRangeEnd w:id="6"/>
      <w:r w:rsidR="00C65931">
        <w:rPr>
          <w:rStyle w:val="CommentReference"/>
        </w:rPr>
        <w:commentReference w:id="6"/>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84AC468" w:rsidR="009F455B" w:rsidRPr="00B41CFA" w:rsidRDefault="009F455B" w:rsidP="009F455B">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r w:rsidR="00DE2591">
        <w:rPr>
          <w:b/>
          <w:bCs/>
          <w:sz w:val="20"/>
          <w:szCs w:val="20"/>
        </w:rPr>
        <w:t xml:space="preserve"> </w:t>
      </w:r>
      <w:r w:rsidR="00DE2591">
        <w:rPr>
          <w:b/>
          <w:bCs/>
          <w:sz w:val="20"/>
          <w:szCs w:val="20"/>
        </w:rPr>
        <w:t>Models had Poisson error structures with a log link, and so points and predictions were back-transformed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lastRenderedPageBreak/>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1708B0C2" w:rsidR="009F455B" w:rsidRPr="00B41CFA" w:rsidRDefault="009F455B" w:rsidP="009F455B">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w:t>
      </w:r>
      <w:r w:rsidR="00DE2591">
        <w:rPr>
          <w:b/>
          <w:bCs/>
          <w:sz w:val="20"/>
          <w:szCs w:val="20"/>
        </w:rPr>
        <w:t>Models had Poisson error structures with a log link, and so points and predictions were back-transformed to the original scale for plotting above.</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DCED379" w:rsidR="006F2311" w:rsidRDefault="006F2311" w:rsidP="006F2311">
      <w:r>
        <w:t xml:space="preserve">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14:paraId="219D6307" w14:textId="5B8651DF" w:rsidR="006F2311" w:rsidRDefault="006F2311" w:rsidP="006F2311">
      <w:r>
        <w:lastRenderedPageBreak/>
        <w:t xml:space="preserve">There were very few significant effects in the macroeconomic analysis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 xml:space="preserve">(Ewers 2006; Gong et al. 2013; </w:t>
      </w:r>
      <w:proofErr w:type="spellStart"/>
      <w:r w:rsidR="007739D7" w:rsidRPr="007739D7">
        <w:rPr>
          <w:rFonts w:ascii="Calibri" w:hAnsi="Calibri" w:cs="Calibri"/>
        </w:rPr>
        <w:t>Kuang</w:t>
      </w:r>
      <w:proofErr w:type="spellEnd"/>
      <w:r w:rsidR="007739D7" w:rsidRPr="007739D7">
        <w:rPr>
          <w:rFonts w:ascii="Calibri" w:hAnsi="Calibri" w:cs="Calibri"/>
        </w:rPr>
        <w:t xml:space="preserve">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commentRangeStart w:id="7"/>
      <w:r>
        <w:t>unique within Asia</w:t>
      </w:r>
      <w:commentRangeEnd w:id="7"/>
      <w:r>
        <w:rPr>
          <w:rStyle w:val="CommentReference"/>
        </w:rPr>
        <w:commentReference w:id="7"/>
      </w:r>
      <w:r>
        <w:t xml:space="preserve"> because of the civil unrest and war, economic collapse, and subsequent rapid economic revival.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Culas</w:t>
      </w:r>
      <w:proofErr w:type="spellEnd"/>
      <w:r w:rsidR="007739D7" w:rsidRPr="007739D7">
        <w:rPr>
          <w:rFonts w:ascii="Calibri" w:hAnsi="Calibri" w:cs="Calibri"/>
        </w:rPr>
        <w:t xml:space="preserve"> 2007)</w:t>
      </w:r>
      <w:r>
        <w:fldChar w:fldCharType="end"/>
      </w:r>
      <w:r>
        <w:t>. Fourth, we only investigated up to two years of time lag between changes in predictor variables and changes in forest cover.</w:t>
      </w:r>
      <w:commentRangeStart w:id="8"/>
      <w:r>
        <w:t xml:space="preserve"> It is possible that the effects of macroeconomics on forest cover and LUC operate at a larger temporal scale than considered in this study.       </w:t>
      </w:r>
      <w:commentRangeEnd w:id="8"/>
      <w:r>
        <w:rPr>
          <w:rStyle w:val="CommentReference"/>
        </w:rPr>
        <w:commentReference w:id="8"/>
      </w:r>
    </w:p>
    <w:p w14:paraId="2DECDAB0" w14:textId="6095D55A" w:rsidR="006F2311"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Therefore, ELCs themselves can be considered direct drivers of forest loss, rendering the macroeconomic predictors indirect drivers. Our results have demonstrated that during the study period, the economic development of the country</w:t>
      </w:r>
      <w:r w:rsidR="00B66116">
        <w:t>, including increases in foreign investment, changes in the structure of national GDP, and fluctuations in agricultural commodity prices,</w:t>
      </w:r>
      <w:r>
        <w:t xml:space="preserve"> was closely linked to the increase in ELCs, which in turn have</w:t>
      </w:r>
      <w:r w:rsidR="00B66116">
        <w:t xml:space="preserve"> previously been shown to</w:t>
      </w:r>
      <w:r>
        <w:t xml:space="preserve"> driv</w:t>
      </w:r>
      <w:r w:rsidR="00B66116">
        <w:t>e</w:t>
      </w:r>
      <w:r>
        <w:t xml:space="preserve"> forest loss</w:t>
      </w:r>
      <w:r w:rsidR="00B66116">
        <w:t xml:space="preserve"> </w:t>
      </w:r>
      <w:r w:rsidR="00B66116">
        <w:fldChar w:fldCharType="begin"/>
      </w:r>
      <w:r w:rsidR="00B66116">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Vrieze</w:t>
      </w:r>
      <w:proofErr w:type="spellEnd"/>
      <w:r w:rsidR="007739D7" w:rsidRPr="007739D7">
        <w:rPr>
          <w:rFonts w:ascii="Calibri" w:hAnsi="Calibri" w:cs="Calibri"/>
        </w:rPr>
        <w:t xml:space="preserve"> &amp; </w:t>
      </w:r>
      <w:proofErr w:type="spellStart"/>
      <w:r w:rsidR="007739D7" w:rsidRPr="007739D7">
        <w:rPr>
          <w:rFonts w:ascii="Calibri" w:hAnsi="Calibri" w:cs="Calibri"/>
        </w:rPr>
        <w:t>Kuch</w:t>
      </w:r>
      <w:proofErr w:type="spellEnd"/>
      <w:r w:rsidR="007739D7" w:rsidRPr="007739D7">
        <w:rPr>
          <w:rFonts w:ascii="Calibri" w:hAnsi="Calibri" w:cs="Calibri"/>
        </w:rPr>
        <w:t xml:space="preserve"> 2012; </w:t>
      </w:r>
      <w:proofErr w:type="spellStart"/>
      <w:r w:rsidR="007739D7" w:rsidRPr="007739D7">
        <w:rPr>
          <w:rFonts w:ascii="Calibri" w:hAnsi="Calibri" w:cs="Calibri"/>
        </w:rPr>
        <w:t>Neef</w:t>
      </w:r>
      <w:proofErr w:type="spellEnd"/>
      <w:r w:rsidR="007739D7" w:rsidRPr="007739D7">
        <w:rPr>
          <w:rFonts w:ascii="Calibri" w:hAnsi="Calibri" w:cs="Calibri"/>
        </w:rPr>
        <w:t xml:space="preserve">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Licadho</w:t>
      </w:r>
      <w:proofErr w:type="spellEnd"/>
      <w:r w:rsidR="007739D7" w:rsidRPr="007739D7">
        <w:rPr>
          <w:rFonts w:ascii="Calibri" w:hAnsi="Calibri" w:cs="Calibri"/>
        </w:rPr>
        <w:t xml:space="preserve">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developed agriculture </w:t>
      </w:r>
      <w:r w:rsidR="00F513EE">
        <w:t>themselves</w:t>
      </w:r>
      <w:r w:rsidR="00F513EE">
        <w:t xml:space="preserve"> </w:t>
      </w:r>
      <w:r>
        <w:t>that would have alleviated poverty more effectively than a</w:t>
      </w:r>
      <w:r w:rsidR="00F513EE">
        <w:t>n externally owned</w:t>
      </w:r>
      <w:r>
        <w:t xml:space="preserve"> commercial agricultural enterprise. Furthermore, agro-industrial production of cash crops for international markets leaves the country open to price shocks and other suboptimal market fluctuations </w:t>
      </w:r>
      <w:r>
        <w:fldChar w:fldCharType="begin"/>
      </w:r>
      <w:r w:rsidR="007739D7">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007739D7" w:rsidRPr="007739D7">
        <w:rPr>
          <w:rFonts w:ascii="Calibri" w:hAnsi="Calibri" w:cs="Calibri"/>
        </w:rPr>
        <w:t xml:space="preserve">(De </w:t>
      </w:r>
      <w:proofErr w:type="spellStart"/>
      <w:r w:rsidR="007739D7" w:rsidRPr="007739D7">
        <w:rPr>
          <w:rFonts w:ascii="Calibri" w:hAnsi="Calibri" w:cs="Calibri"/>
        </w:rPr>
        <w:t>Schutter</w:t>
      </w:r>
      <w:proofErr w:type="spellEnd"/>
      <w:r w:rsidR="007739D7" w:rsidRPr="007739D7">
        <w:rPr>
          <w:rFonts w:ascii="Calibri" w:hAnsi="Calibri" w:cs="Calibri"/>
        </w:rPr>
        <w:t xml:space="preserve"> 2011)</w:t>
      </w:r>
      <w:r>
        <w:fldChar w:fldCharType="end"/>
      </w:r>
      <w:r>
        <w:t xml:space="preserve">. </w:t>
      </w:r>
    </w:p>
    <w:p w14:paraId="728E4EED" w14:textId="34ABB2EF" w:rsidR="006F2311" w:rsidRDefault="006F2311" w:rsidP="006F2311">
      <w: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w:t>
      </w:r>
      <w:r>
        <w:lastRenderedPageBreak/>
        <w:t xml:space="preserve">suggesting that either investors will delay investing in a new crop for up to two years after the prices increase, or that the process of purchasing land and establishing an ELC venture can in some cases be a slow process. International market forces are known to drive LUC, and globally, land conversion for commodity production is the single largest driver of deforestation </w:t>
      </w:r>
      <w:r>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007739D7" w:rsidRPr="007739D7">
        <w:rPr>
          <w:rFonts w:ascii="Calibri" w:hAnsi="Calibri" w:cs="Calibri"/>
        </w:rPr>
        <w:t>(Curtis et al. 2018)</w:t>
      </w:r>
      <w:r>
        <w:fldChar w:fldCharType="end"/>
      </w:r>
      <w:r>
        <w:t xml:space="preserve">. </w:t>
      </w:r>
      <w:commentRangeStart w:id="9"/>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w:t>
      </w:r>
      <w:commentRangeEnd w:id="9"/>
      <w:r>
        <w:rPr>
          <w:rStyle w:val="CommentReference"/>
        </w:rPr>
        <w:commentReference w:id="9"/>
      </w:r>
      <w:r>
        <w:t xml:space="preserve">. Understanding which commodities are driving land conversion, the strength of the effects, the time lags, and the legal and institutional mechanisms that facilitate the link between prices and forest loss, is critical for predicting future forest loss. </w:t>
      </w:r>
      <w:commentRangeStart w:id="10"/>
      <w:r>
        <w:t>The Cambodian Prime Minister issued a moratorium on new ELCs in 2012, which drastically reduced (although did not eliminate) ELC allocation</w:t>
      </w:r>
      <w:commentRangeEnd w:id="10"/>
      <w:r>
        <w:rPr>
          <w:rStyle w:val="CommentReference"/>
        </w:rPr>
        <w:commentReference w:id="10"/>
      </w:r>
      <w:r>
        <w:t xml:space="preserve">. Although this has had a positive effect on forests, rural livelihoods, and indigenous land tenure, it is unclear how long this reprieve will last </w:t>
      </w:r>
      <w:r>
        <w:fldChar w:fldCharType="begin"/>
      </w:r>
      <w:r w:rsidR="007739D7">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or whether a new mechanism will emerge to replace ELC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72938D37" w14:textId="77777777" w:rsidR="006F2311" w:rsidRDefault="006F2311" w:rsidP="006F2311"/>
    <w:p w14:paraId="66D15937" w14:textId="2B31394D" w:rsidR="000A46B5" w:rsidRDefault="002E4677" w:rsidP="000A46B5">
      <w:r w:rsidRPr="002E4677">
        <w:rPr>
          <w:b/>
          <w:bCs/>
        </w:rPr>
        <w:t xml:space="preserve"> </w:t>
      </w:r>
      <w:commentRangeStart w:id="11"/>
      <w:r w:rsidR="001A6F37">
        <w:t xml:space="preserve">For example, when the agricultural sector’s proportion of national GDP decreases by 3% in a given year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w:t>
      </w:r>
      <w:commentRangeEnd w:id="11"/>
      <w:r w:rsidR="001A6F37">
        <w:rPr>
          <w:rStyle w:val="CommentReference"/>
        </w:rPr>
        <w:commentReference w:id="11"/>
      </w:r>
    </w:p>
    <w:p w14:paraId="1A700FAC" w14:textId="58160503" w:rsidR="001A6F37" w:rsidRDefault="001A6F37" w:rsidP="000A46B5"/>
    <w:p w14:paraId="5FCB2186" w14:textId="0ED1FEEE" w:rsidR="001A6F37" w:rsidRPr="002E4677" w:rsidRDefault="001A6F37" w:rsidP="000A46B5">
      <w:pPr>
        <w:rPr>
          <w:b/>
          <w:bCs/>
        </w:rPr>
      </w:pPr>
      <w:commentRangeStart w:id="12"/>
      <w:r>
        <w:t xml:space="preserve">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in sugar price were weak when there was no time lag, but the effect was stronger when both a one-year and two-year time lag were introduced (</w:t>
      </w:r>
      <w:r w:rsidRPr="005E63DE">
        <w:t>Figure 3</w:t>
      </w:r>
      <w:r>
        <w:t xml:space="preserve">).  </w:t>
      </w:r>
      <w:commentRangeEnd w:id="12"/>
      <w:r>
        <w:rPr>
          <w:rStyle w:val="CommentReference"/>
        </w:rPr>
        <w:commentReference w:id="12"/>
      </w:r>
    </w:p>
    <w:sectPr w:rsidR="001A6F37"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4" w:author="Matthew Nuttall" w:date="2021-10-15T15:23:00Z" w:initials="MN">
    <w:p w14:paraId="758BA4E6" w14:textId="6D8AE87E" w:rsidR="00AD70AA" w:rsidRDefault="00AD70AA">
      <w:pPr>
        <w:pStyle w:val="CommentText"/>
      </w:pPr>
      <w:r>
        <w:rPr>
          <w:rStyle w:val="CommentReference"/>
        </w:rPr>
        <w:annotationRef/>
      </w:r>
      <w:r>
        <w:t>Phil – you made a good point in the previous draft questioning why the producer (farmgate) price was so much higher than the commodity (market price). The producer price is the price a farmer in Cambodia got (i.e., local prices) whereas the commodity price is a global average. Presumably there are places around the world where sugar is much cheaper, and therefore the global average is much lower than in Cambodia. These differences are stated in Table 1. These two variables are independent of each other and were not modelled together, and therefore this difference is not important (I don’t think!)</w:t>
      </w:r>
    </w:p>
  </w:comment>
  <w:comment w:id="5"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6" w:author="Matthew Nuttall" w:date="2021-10-16T09:41:00Z" w:initials="MN">
    <w:p w14:paraId="010198B6" w14:textId="19F4CE5E" w:rsidR="00C65931" w:rsidRDefault="00C65931">
      <w:pPr>
        <w:pStyle w:val="CommentText"/>
      </w:pPr>
      <w:r>
        <w:rPr>
          <w:rStyle w:val="CommentReference"/>
        </w:rPr>
        <w:annotationRef/>
      </w:r>
      <w:r>
        <w:t>This is because the relationships were modelled on the log scale (Poisson models with log link), and these plots are the points and predictions back-transformed onto the original scale. I thought about plotting on the log scale, but they are much more difficult to interpret. I have added an explanation sentence to all three figure captions which will hopefully add clarification for the reader</w:t>
      </w:r>
    </w:p>
  </w:comment>
  <w:comment w:id="7" w:author="Katharine Abernethy" w:date="2021-09-29T15:01:00Z" w:initials="KA">
    <w:p w14:paraId="5876D4C1" w14:textId="77777777" w:rsidR="006F2311" w:rsidRDefault="006F2311" w:rsidP="006F2311">
      <w:pPr>
        <w:pStyle w:val="CommentText"/>
      </w:pPr>
      <w:r>
        <w:rPr>
          <w:rStyle w:val="CommentReference"/>
        </w:rPr>
        <w:annotationRef/>
      </w:r>
      <w:r>
        <w:t>Didn’t these things also happen to Viet Nam and Japan?</w:t>
      </w:r>
    </w:p>
  </w:comment>
  <w:comment w:id="8" w:author="Katharine Abernethy" w:date="2021-09-29T15:03:00Z" w:initials="KA">
    <w:p w14:paraId="61CCD74A" w14:textId="77777777" w:rsidR="006F2311" w:rsidRDefault="006F2311" w:rsidP="006F2311">
      <w:pPr>
        <w:pStyle w:val="CommentText"/>
      </w:pPr>
      <w:r>
        <w:rPr>
          <w:rStyle w:val="CommentReference"/>
        </w:rPr>
        <w:annotationRef/>
      </w:r>
      <w:r>
        <w:t xml:space="preserve">Seems a bit vague can you make a more educated guess? </w:t>
      </w:r>
    </w:p>
  </w:comment>
  <w:comment w:id="9" w:author="Katharine Abernethy" w:date="2021-09-29T15:06:00Z" w:initials="KA">
    <w:p w14:paraId="6EB9E1FD" w14:textId="77777777" w:rsidR="006F2311" w:rsidRDefault="006F2311" w:rsidP="006F2311">
      <w:pPr>
        <w:pStyle w:val="CommentText"/>
      </w:pPr>
      <w:r>
        <w:rPr>
          <w:rStyle w:val="CommentReference"/>
        </w:rPr>
        <w:annotationRef/>
      </w:r>
      <w:r>
        <w:t xml:space="preserve">Doe </w:t>
      </w:r>
      <w:proofErr w:type="spellStart"/>
      <w:r>
        <w:t>stheir</w:t>
      </w:r>
      <w:proofErr w:type="spellEnd"/>
      <w:r>
        <w:t xml:space="preserve"> analysis shed any light on how your model for macroeconomics performs? </w:t>
      </w:r>
    </w:p>
  </w:comment>
  <w:comment w:id="10" w:author="Katharine Abernethy" w:date="2021-09-29T15:08:00Z" w:initials="KA">
    <w:p w14:paraId="6C1F9175" w14:textId="77777777" w:rsidR="006F2311" w:rsidRDefault="006F2311" w:rsidP="006F2311">
      <w:pPr>
        <w:pStyle w:val="CommentText"/>
      </w:pPr>
      <w:r>
        <w:rPr>
          <w:rStyle w:val="CommentReference"/>
        </w:rPr>
        <w:annotationRef/>
      </w:r>
      <w:r>
        <w:t xml:space="preserve">Seems important to include that somewhere in the modelling, would it be worth truncating your data at 2012 to avoid this period? </w:t>
      </w:r>
    </w:p>
  </w:comment>
  <w:comment w:id="11" w:author="Katharine Abernethy" w:date="2021-09-29T14:39:00Z" w:initials="KA">
    <w:p w14:paraId="31A0FF48" w14:textId="77777777" w:rsidR="001A6F37" w:rsidRDefault="001A6F37" w:rsidP="001A6F37">
      <w:pPr>
        <w:pStyle w:val="CommentText"/>
      </w:pPr>
      <w:r>
        <w:rPr>
          <w:rStyle w:val="CommentReference"/>
        </w:rPr>
        <w:annotationRef/>
      </w:r>
      <w:r>
        <w:t xml:space="preserve">Is this Results? Sounds more like discussion and, </w:t>
      </w:r>
      <w:proofErr w:type="spellStart"/>
      <w:r>
        <w:t>tbh</w:t>
      </w:r>
      <w:proofErr w:type="spellEnd"/>
      <w:r>
        <w:t>, isn’t making the text any clearer here.</w:t>
      </w:r>
    </w:p>
  </w:comment>
  <w:comment w:id="12" w:author="Matthew Nuttall" w:date="2021-10-15T15:35:00Z" w:initials="MN">
    <w:p w14:paraId="292D9D7F" w14:textId="77777777" w:rsidR="001A6F37" w:rsidRDefault="001A6F37" w:rsidP="001A6F37">
      <w:pPr>
        <w:pStyle w:val="CommentText"/>
      </w:pPr>
      <w:r>
        <w:rPr>
          <w:rStyle w:val="CommentReference"/>
        </w:rPr>
        <w:annotationRef/>
      </w:r>
      <w:r>
        <w:t>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758BA4E6" w15:done="0"/>
  <w15:commentEx w15:paraId="60B0B8AE" w15:done="0"/>
  <w15:commentEx w15:paraId="010198B6" w15:paraIdParent="60B0B8AE" w15:done="0"/>
  <w15:commentEx w15:paraId="5876D4C1" w15:done="0"/>
  <w15:commentEx w15:paraId="61CCD74A" w15:done="0"/>
  <w15:commentEx w15:paraId="6EB9E1FD" w15:done="0"/>
  <w15:commentEx w15:paraId="6C1F9175" w15:done="0"/>
  <w15:commentEx w15:paraId="31A0FF48" w15:done="0"/>
  <w15:commentEx w15:paraId="292D9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5141B6F" w16cex:dateUtc="2021-10-15T14:23:00Z"/>
  <w16cex:commentExtensible w16cex:durableId="24FEFA42" w16cex:dateUtc="2021-09-29T13:44:00Z"/>
  <w16cex:commentExtensible w16cex:durableId="25151CCF" w16cex:dateUtc="2021-10-16T08:41:00Z"/>
  <w16cex:commentExtensible w16cex:durableId="24FEFE30" w16cex:dateUtc="2021-09-29T14:01:00Z"/>
  <w16cex:commentExtensible w16cex:durableId="24FEFECE" w16cex:dateUtc="2021-09-29T14:03:00Z"/>
  <w16cex:commentExtensible w16cex:durableId="24FEFF7F" w16cex:dateUtc="2021-09-29T14:06:00Z"/>
  <w16cex:commentExtensible w16cex:durableId="24FEFFD6" w16cex:dateUtc="2021-09-29T14:08:00Z"/>
  <w16cex:commentExtensible w16cex:durableId="24FEF905" w16cex:dateUtc="2021-09-29T13:39:00Z"/>
  <w16cex:commentExtensible w16cex:durableId="25141E33" w16cex:dateUtc="2021-10-15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758BA4E6" w16cid:durableId="25141B6F"/>
  <w16cid:commentId w16cid:paraId="60B0B8AE" w16cid:durableId="24FEFA42"/>
  <w16cid:commentId w16cid:paraId="010198B6" w16cid:durableId="25151CCF"/>
  <w16cid:commentId w16cid:paraId="5876D4C1" w16cid:durableId="24FEFE30"/>
  <w16cid:commentId w16cid:paraId="61CCD74A" w16cid:durableId="24FEFECE"/>
  <w16cid:commentId w16cid:paraId="6EB9E1FD" w16cid:durableId="24FEFF7F"/>
  <w16cid:commentId w16cid:paraId="6C1F9175" w16cid:durableId="24FEFFD6"/>
  <w16cid:commentId w16cid:paraId="31A0FF48" w16cid:durableId="24FEF905"/>
  <w16cid:commentId w16cid:paraId="292D9D7F" w16cid:durableId="25141E3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A46B5"/>
    <w:rsid w:val="001A6F37"/>
    <w:rsid w:val="002E4677"/>
    <w:rsid w:val="003B7206"/>
    <w:rsid w:val="005252BE"/>
    <w:rsid w:val="005760C1"/>
    <w:rsid w:val="00667CED"/>
    <w:rsid w:val="006F2311"/>
    <w:rsid w:val="007739D7"/>
    <w:rsid w:val="007D6A50"/>
    <w:rsid w:val="008B6ED5"/>
    <w:rsid w:val="009F455B"/>
    <w:rsid w:val="00AD70AA"/>
    <w:rsid w:val="00B66116"/>
    <w:rsid w:val="00C65931"/>
    <w:rsid w:val="00C831FB"/>
    <w:rsid w:val="00CC4F5A"/>
    <w:rsid w:val="00DD2646"/>
    <w:rsid w:val="00DE2591"/>
    <w:rsid w:val="00F4635E"/>
    <w:rsid w:val="00F513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5</TotalTime>
  <Pages>14</Pages>
  <Words>16285</Words>
  <Characters>92827</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6</cp:revision>
  <dcterms:created xsi:type="dcterms:W3CDTF">2021-10-14T13:12:00Z</dcterms:created>
  <dcterms:modified xsi:type="dcterms:W3CDTF">2021-10-16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sxbSBZV"/&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